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3A5F2D" w:rsidRDefault="003A5F2D"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3A5F2D" w:rsidRDefault="003A5F2D"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3A5F2D" w:rsidRDefault="003A5F2D"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23F2030E"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adame </w:t>
            </w:r>
            <w:r w:rsidR="00480F67">
              <w:rPr>
                <w:rFonts w:eastAsia="Calibri"/>
                <w:color w:val="auto"/>
                <w:sz w:val="18"/>
                <w:szCs w:val="18"/>
                <w:lang w:val="fr-FR"/>
              </w:rPr>
              <w:t>Ou</w:t>
            </w:r>
            <w:r w:rsidRPr="005157DD">
              <w:rPr>
                <w:rFonts w:eastAsia="Calibri"/>
                <w:color w:val="auto"/>
                <w:sz w:val="18"/>
                <w:szCs w:val="18"/>
                <w:lang w:val="fr-FR"/>
              </w:rPr>
              <w:t xml:space="preserve">, </w:t>
            </w:r>
            <w:r w:rsidR="00480F67">
              <w:rPr>
                <w:rFonts w:eastAsia="Calibri"/>
                <w:color w:val="auto"/>
                <w:sz w:val="18"/>
                <w:szCs w:val="18"/>
                <w:lang w:val="fr-FR"/>
              </w:rPr>
              <w:t>Carol</w:t>
            </w:r>
            <w:r w:rsidRPr="005157DD">
              <w:rPr>
                <w:rFonts w:eastAsia="Calibri"/>
                <w:color w:val="auto"/>
                <w:sz w:val="18"/>
                <w:szCs w:val="18"/>
                <w:lang w:val="fr-FR"/>
              </w:rPr>
              <w:t xml:space="preserve">           </w:t>
            </w:r>
            <w:r w:rsidR="00480F67">
              <w:rPr>
                <w:rFonts w:eastAsia="Calibri"/>
                <w:color w:val="auto"/>
                <w:sz w:val="18"/>
                <w:szCs w:val="18"/>
                <w:lang w:val="fr-FR"/>
              </w:rPr>
              <w:t xml:space="preserve">                 </w:t>
            </w:r>
            <w:r w:rsidRPr="005157DD">
              <w:rPr>
                <w:rFonts w:eastAsia="Calibri"/>
                <w:color w:val="auto"/>
                <w:sz w:val="18"/>
                <w:szCs w:val="18"/>
                <w:lang w:val="fr-FR"/>
              </w:rPr>
              <w:t xml:space="preserve"> Professeure de Management, </w:t>
            </w:r>
            <w:r w:rsidR="005048CB">
              <w:rPr>
                <w:rFonts w:eastAsia="Calibri"/>
                <w:color w:val="auto"/>
                <w:sz w:val="18"/>
                <w:szCs w:val="18"/>
                <w:lang w:val="fr-FR"/>
              </w:rPr>
              <w:t>TiSEM Tilburg University</w:t>
            </w:r>
            <w:r w:rsidRPr="005157DD">
              <w:rPr>
                <w:rFonts w:eastAsia="Calibri"/>
                <w:color w:val="auto"/>
                <w:sz w:val="18"/>
                <w:szCs w:val="18"/>
                <w:lang w:val="fr-FR"/>
              </w:rPr>
              <w:tab/>
              <w:t xml:space="preserve">           Rapporteur</w:t>
            </w:r>
          </w:p>
          <w:p w14:paraId="03C0CD9D" w14:textId="71E13B85"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480F67">
              <w:rPr>
                <w:rFonts w:eastAsia="Calibri"/>
                <w:color w:val="auto"/>
                <w:sz w:val="18"/>
                <w:szCs w:val="18"/>
                <w:lang w:val="fr-FR"/>
              </w:rPr>
              <w:t>Bala</w:t>
            </w:r>
            <w:r w:rsidRPr="005157DD">
              <w:rPr>
                <w:rFonts w:eastAsia="Calibri"/>
                <w:color w:val="auto"/>
                <w:sz w:val="18"/>
                <w:szCs w:val="18"/>
                <w:lang w:val="fr-FR"/>
              </w:rPr>
              <w:t xml:space="preserve">, </w:t>
            </w:r>
            <w:r w:rsidR="00480F67">
              <w:rPr>
                <w:rFonts w:eastAsia="Calibri"/>
                <w:color w:val="auto"/>
                <w:sz w:val="18"/>
                <w:szCs w:val="18"/>
                <w:lang w:val="fr-FR"/>
              </w:rPr>
              <w:t xml:space="preserve">Hillol      </w:t>
            </w:r>
            <w:r w:rsidRPr="005157DD">
              <w:rPr>
                <w:rFonts w:eastAsia="Calibri"/>
                <w:color w:val="auto"/>
                <w:sz w:val="18"/>
                <w:szCs w:val="18"/>
                <w:lang w:val="fr-FR"/>
              </w:rPr>
              <w:t xml:space="preserve"> </w:t>
            </w:r>
            <w:r w:rsidR="005048CB" w:rsidRPr="005157DD">
              <w:rPr>
                <w:rFonts w:eastAsia="Calibri"/>
                <w:color w:val="auto"/>
                <w:sz w:val="18"/>
                <w:szCs w:val="18"/>
                <w:lang w:val="fr-FR"/>
              </w:rPr>
              <w:t xml:space="preserve">Professeur associé de </w:t>
            </w:r>
            <w:r w:rsidRPr="005157DD">
              <w:rPr>
                <w:rFonts w:eastAsia="Calibri"/>
                <w:color w:val="auto"/>
                <w:sz w:val="18"/>
                <w:szCs w:val="18"/>
                <w:lang w:val="fr-FR"/>
              </w:rPr>
              <w:t xml:space="preserve">Stratégie et d’Entrepreneuriat, MIT Sloan   </w:t>
            </w:r>
            <w:r w:rsidR="005048CB">
              <w:rPr>
                <w:rFonts w:eastAsia="Calibri"/>
                <w:color w:val="auto"/>
                <w:sz w:val="18"/>
                <w:szCs w:val="18"/>
                <w:lang w:val="fr-FR"/>
              </w:rPr>
              <w:t xml:space="preserve">            </w:t>
            </w:r>
            <w:r w:rsidRPr="005157DD">
              <w:rPr>
                <w:rFonts w:eastAsia="Calibri"/>
                <w:color w:val="auto"/>
                <w:sz w:val="18"/>
                <w:szCs w:val="18"/>
                <w:lang w:val="fr-FR"/>
              </w:rPr>
              <w:t>Rapporteur</w:t>
            </w:r>
            <w:r w:rsidRPr="005157DD">
              <w:rPr>
                <w:rFonts w:eastAsia="Calibri"/>
                <w:color w:val="auto"/>
                <w:sz w:val="18"/>
                <w:szCs w:val="18"/>
                <w:lang w:val="fr-FR"/>
              </w:rPr>
              <w:tab/>
            </w:r>
          </w:p>
          <w:p w14:paraId="169CC499" w14:textId="575F4E78" w:rsidR="0088214B" w:rsidRPr="005157DD" w:rsidRDefault="0088214B" w:rsidP="0088214B">
            <w:pPr>
              <w:widowControl w:val="0"/>
              <w:spacing w:after="0" w:line="240" w:lineRule="auto"/>
              <w:jc w:val="left"/>
              <w:rPr>
                <w:rFonts w:eastAsia="Calibri"/>
                <w:color w:val="auto"/>
                <w:sz w:val="18"/>
                <w:szCs w:val="18"/>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Li</w:t>
            </w:r>
            <w:r w:rsidRPr="005157DD">
              <w:rPr>
                <w:rFonts w:eastAsia="Calibri"/>
                <w:color w:val="auto"/>
                <w:sz w:val="18"/>
                <w:szCs w:val="18"/>
                <w:lang w:val="fr-FR"/>
              </w:rPr>
              <w:t xml:space="preserve">, </w:t>
            </w:r>
            <w:r w:rsidR="005157DD" w:rsidRPr="005157DD">
              <w:rPr>
                <w:rFonts w:eastAsia="Calibri"/>
                <w:color w:val="auto"/>
                <w:sz w:val="18"/>
                <w:szCs w:val="18"/>
                <w:lang w:val="fr-FR"/>
              </w:rPr>
              <w:t>Xitong</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associé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t xml:space="preserve">   </w:t>
            </w:r>
            <w:r w:rsidR="005157DD" w:rsidRPr="005157DD">
              <w:rPr>
                <w:rFonts w:eastAsia="Calibri"/>
                <w:color w:val="auto"/>
                <w:sz w:val="18"/>
                <w:szCs w:val="18"/>
                <w:lang w:val="fr-FR"/>
              </w:rPr>
              <w:t xml:space="preserve">      </w:t>
            </w:r>
            <w:r w:rsidRPr="005157DD">
              <w:rPr>
                <w:rFonts w:eastAsia="Calibri"/>
                <w:color w:val="auto"/>
                <w:sz w:val="18"/>
                <w:szCs w:val="18"/>
                <w:lang w:val="fr-FR"/>
              </w:rPr>
              <w:t xml:space="preserve">   </w:t>
            </w:r>
            <w:r w:rsidR="005048CB">
              <w:rPr>
                <w:rFonts w:eastAsia="Calibri"/>
                <w:color w:val="auto"/>
                <w:sz w:val="18"/>
                <w:szCs w:val="18"/>
                <w:lang w:val="fr-FR"/>
              </w:rPr>
              <w:t xml:space="preserve">        </w:t>
            </w:r>
            <w:r w:rsidRPr="005157DD">
              <w:rPr>
                <w:rFonts w:eastAsia="Calibri"/>
                <w:color w:val="auto"/>
                <w:sz w:val="18"/>
                <w:szCs w:val="18"/>
                <w:lang w:val="fr-FR"/>
              </w:rPr>
              <w:t>Examinateur</w:t>
            </w:r>
          </w:p>
          <w:p w14:paraId="73D00DE3" w14:textId="1DC8ED18"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5157DD">
              <w:rPr>
                <w:rFonts w:eastAsia="Calibri"/>
                <w:color w:val="auto"/>
                <w:sz w:val="18"/>
                <w:szCs w:val="18"/>
                <w:lang w:val="fr-FR"/>
              </w:rPr>
              <w:t xml:space="preserve">Monsieur </w:t>
            </w:r>
            <w:r w:rsidR="005157DD" w:rsidRPr="005157DD">
              <w:rPr>
                <w:rFonts w:eastAsia="Calibri"/>
                <w:color w:val="auto"/>
                <w:sz w:val="18"/>
                <w:szCs w:val="18"/>
                <w:lang w:val="fr-FR"/>
              </w:rPr>
              <w:t>Srivastva</w:t>
            </w:r>
            <w:r w:rsidRPr="005157DD">
              <w:rPr>
                <w:rFonts w:eastAsia="Calibri"/>
                <w:color w:val="auto"/>
                <w:sz w:val="18"/>
                <w:szCs w:val="18"/>
                <w:lang w:val="fr-FR"/>
              </w:rPr>
              <w:t xml:space="preserve">, </w:t>
            </w:r>
            <w:r w:rsidR="005157DD" w:rsidRPr="005157DD">
              <w:rPr>
                <w:rFonts w:eastAsia="Calibri"/>
                <w:color w:val="auto"/>
                <w:sz w:val="18"/>
                <w:szCs w:val="18"/>
                <w:lang w:val="fr-FR"/>
              </w:rPr>
              <w:t>Shirish</w:t>
            </w:r>
            <w:r w:rsidRPr="005157DD">
              <w:rPr>
                <w:rFonts w:eastAsia="Calibri"/>
                <w:color w:val="auto"/>
                <w:sz w:val="18"/>
                <w:szCs w:val="18"/>
                <w:lang w:val="fr-FR"/>
              </w:rPr>
              <w:t xml:space="preserve"> </w:t>
            </w:r>
            <w:r w:rsidR="005157DD" w:rsidRPr="005157DD">
              <w:rPr>
                <w:rFonts w:eastAsia="Calibri"/>
                <w:color w:val="auto"/>
                <w:sz w:val="18"/>
                <w:szCs w:val="18"/>
                <w:lang w:val="fr-FR"/>
              </w:rPr>
              <w:t>C.</w:t>
            </w:r>
            <w:r w:rsidRPr="005157DD">
              <w:rPr>
                <w:rFonts w:eastAsia="Calibri"/>
                <w:color w:val="auto"/>
                <w:sz w:val="18"/>
                <w:szCs w:val="18"/>
                <w:lang w:val="fr-FR"/>
              </w:rPr>
              <w:t xml:space="preserve">     </w:t>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 xml:space="preserve">Professeur de </w:t>
            </w:r>
            <w:r w:rsidR="005157DD" w:rsidRPr="005157DD">
              <w:rPr>
                <w:rFonts w:eastAsia="Calibri"/>
                <w:color w:val="auto"/>
                <w:sz w:val="18"/>
                <w:szCs w:val="18"/>
                <w:lang w:val="fr-FR"/>
              </w:rPr>
              <w:t>ISOM</w:t>
            </w:r>
            <w:r w:rsidRPr="005157DD">
              <w:rPr>
                <w:rFonts w:eastAsia="Calibri"/>
                <w:color w:val="auto"/>
                <w:sz w:val="18"/>
                <w:szCs w:val="18"/>
                <w:lang w:val="fr-FR"/>
              </w:rPr>
              <w:t>, HEC Paris</w:t>
            </w:r>
            <w:r w:rsidRPr="005157DD">
              <w:rPr>
                <w:rFonts w:eastAsia="Calibri"/>
                <w:color w:val="auto"/>
                <w:sz w:val="18"/>
                <w:szCs w:val="18"/>
                <w:lang w:val="fr-FR"/>
              </w:rPr>
              <w:tab/>
            </w:r>
            <w:r w:rsidR="005157DD" w:rsidRPr="005157DD">
              <w:rPr>
                <w:rFonts w:eastAsia="Calibri"/>
                <w:color w:val="auto"/>
                <w:sz w:val="18"/>
                <w:szCs w:val="18"/>
                <w:lang w:val="fr-FR"/>
              </w:rPr>
              <w:t xml:space="preserve">            </w:t>
            </w:r>
            <w:r w:rsidR="005157DD">
              <w:rPr>
                <w:rFonts w:eastAsia="Calibri"/>
                <w:color w:val="auto"/>
                <w:sz w:val="18"/>
                <w:szCs w:val="18"/>
                <w:lang w:val="fr-FR"/>
              </w:rPr>
              <w:t xml:space="preserve">           </w:t>
            </w:r>
            <w:r w:rsidRPr="005157DD">
              <w:rPr>
                <w:rFonts w:eastAsia="Calibri"/>
                <w:color w:val="auto"/>
                <w:sz w:val="18"/>
                <w:szCs w:val="18"/>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4FB07DF2" w14:textId="40DC9178" w:rsidR="0058743F" w:rsidRDefault="0058743F" w:rsidP="0078285B">
      <w:pPr>
        <w:pStyle w:val="TableContents"/>
      </w:pPr>
    </w:p>
    <w:p w14:paraId="68C5794A" w14:textId="423A19F5" w:rsidR="0058743F" w:rsidRDefault="0030327B" w:rsidP="0078285B">
      <w:pPr>
        <w:pStyle w:val="TableContents"/>
      </w:pPr>
      <w:r>
        <w:t xml:space="preserve">To Shirish for knowing about the potential.. and giving me an opportunity to join and thrive in the PhD program. If I was in his place I may not have me this opppurtunity. Thank you for being someone I wanted to emulate. </w:t>
      </w:r>
    </w:p>
    <w:p w14:paraId="5876725D" w14:textId="4A02B67A" w:rsidR="0058743F" w:rsidRDefault="00594A3C" w:rsidP="0078285B">
      <w:pPr>
        <w:pStyle w:val="TableContents"/>
      </w:pPr>
      <w:r>
        <w:t>To add to the  problems my late thesis defense .. I am sorry</w:t>
      </w:r>
    </w:p>
    <w:p w14:paraId="651F446E" w14:textId="7B910F31" w:rsidR="0030327B" w:rsidRDefault="0030327B" w:rsidP="0078285B">
      <w:pPr>
        <w:pStyle w:val="TableContents"/>
      </w:pPr>
    </w:p>
    <w:p w14:paraId="0700C5D6" w14:textId="18FBBABA" w:rsidR="0030327B" w:rsidRDefault="0030327B" w:rsidP="0078285B">
      <w:pPr>
        <w:pStyle w:val="TableContents"/>
      </w:pPr>
      <w:r>
        <w:t xml:space="preserve">And lastly, my parents, who are still giving up so much for seeing this happen. My mother who I want become </w:t>
      </w:r>
      <w:r w:rsidR="00715460">
        <w:t xml:space="preserve">.. </w:t>
      </w: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Hlk12024214"/>
      <w:bookmarkStart w:id="1" w:name="_Hlk12024264"/>
      <w:bookmarkStart w:id="2" w:name="_Toc12364363"/>
      <w:r w:rsidRPr="00662469">
        <w:lastRenderedPageBreak/>
        <w:t>Introduction</w:t>
      </w:r>
      <w:bookmarkEnd w:id="2"/>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 xml:space="preserve">As information systems (IS) researchers, we are in a unique </w:t>
      </w:r>
      <w:r w:rsidR="00301A37" w:rsidRPr="00E44FB9">
        <w:lastRenderedPageBreak/>
        <w:t>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Howison and Crowston 2014; Lindberg et al. 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w:t>
      </w:r>
      <w:r w:rsidR="009A71EB" w:rsidRPr="00E44FB9">
        <w:lastRenderedPageBreak/>
        <w:t>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lastRenderedPageBreak/>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DC25D2">
      <w:pPr>
        <w:rPr>
          <w:i/>
          <w:iCs/>
        </w:rPr>
      </w:pPr>
      <w:r w:rsidRPr="005562DA">
        <w:rPr>
          <w:i/>
          <w:iCs/>
        </w:rPr>
        <w:t>How does work structures influence the success of FLOSS projects?</w:t>
      </w:r>
    </w:p>
    <w:p w14:paraId="592ED62E" w14:textId="16E81360"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lastRenderedPageBreak/>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DC25D2">
      <w:pPr>
        <w:spacing w:line="360" w:lineRule="auto"/>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projects are related to their </w:t>
      </w:r>
      <w:r w:rsidR="00E63A8E">
        <w:lastRenderedPageBreak/>
        <w:t>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F73658">
      <w:pPr>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3" w:name="_Toc12364364"/>
      <w:r w:rsidRPr="00662469">
        <w:t>Structure of The Dissertation</w:t>
      </w:r>
      <w:bookmarkEnd w:id="3"/>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w:t>
      </w:r>
      <w:r w:rsidR="0026710E" w:rsidRPr="00F9379A">
        <w:lastRenderedPageBreak/>
        <w:t xml:space="preserve">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lastRenderedPageBreak/>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A3FDA39"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0"/>
    </w:p>
    <w:p w14:paraId="347237A9" w14:textId="4F06E338" w:rsidR="0022625A" w:rsidRPr="00F9379A" w:rsidRDefault="0022625A" w:rsidP="00BD1413">
      <w:pPr>
        <w:pStyle w:val="Caption"/>
        <w:spacing w:line="276" w:lineRule="auto"/>
      </w:pPr>
      <w:bookmarkStart w:id="4" w:name="_Toc12364311"/>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4"/>
    </w:p>
    <w:tbl>
      <w:tblPr>
        <w:tblStyle w:val="TableGrid"/>
        <w:tblW w:w="0" w:type="auto"/>
        <w:tblLook w:val="04A0" w:firstRow="1" w:lastRow="0" w:firstColumn="1" w:lastColumn="0" w:noHBand="0" w:noVBand="1"/>
      </w:tblPr>
      <w:tblGrid>
        <w:gridCol w:w="855"/>
        <w:gridCol w:w="12039"/>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CD40EC">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CD40EC">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CD40EC">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CD40EC">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CD40EC">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CD40EC">
            <w:pPr>
              <w:numPr>
                <w:ilvl w:val="0"/>
                <w:numId w:val="6"/>
              </w:numPr>
              <w:spacing w:line="360" w:lineRule="auto"/>
            </w:pPr>
            <w:r w:rsidRPr="009856F9">
              <w:lastRenderedPageBreak/>
              <w:t>Hypothesis 1: A greater proportion of core contributors in a project will lead to a lower chance of survival of the project</w:t>
            </w:r>
          </w:p>
          <w:p w14:paraId="6E1F8362" w14:textId="77777777" w:rsidR="00F51F55" w:rsidRPr="009856F9" w:rsidRDefault="00F51F55" w:rsidP="00CD40EC">
            <w:pPr>
              <w:numPr>
                <w:ilvl w:val="0"/>
                <w:numId w:val="6"/>
              </w:numPr>
              <w:spacing w:line="360" w:lineRule="auto"/>
            </w:pPr>
            <w:r w:rsidRPr="009856F9">
              <w:t>Hypothesis 2: Organizational ownership mitigates the negative influence that the proportion of core contributors has on project survival</w:t>
            </w:r>
            <w:r w:rsidRPr="009856F9">
              <w:tab/>
            </w:r>
          </w:p>
          <w:p w14:paraId="4A00460E" w14:textId="7777777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CD40EC">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CD40EC">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CD40EC">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CD40EC">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CD40EC">
            <w:pPr>
              <w:numPr>
                <w:ilvl w:val="0"/>
                <w:numId w:val="8"/>
              </w:numPr>
              <w:spacing w:line="360" w:lineRule="auto"/>
              <w:rPr>
                <w:lang w:val="en-IN"/>
              </w:rPr>
            </w:pPr>
            <w:r w:rsidRPr="009856F9">
              <w:rPr>
                <w:lang w:val="en-IN"/>
              </w:rPr>
              <w:lastRenderedPageBreak/>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74E5BA8B" w14:textId="44C8A8D0" w:rsidR="0022625A" w:rsidRPr="00F9379A" w:rsidRDefault="0022625A" w:rsidP="00BD1413">
      <w:pPr>
        <w:pStyle w:val="Caption"/>
        <w:spacing w:line="276" w:lineRule="auto"/>
      </w:pPr>
      <w:bookmarkStart w:id="5" w:name="_Toc12364312"/>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5"/>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lastRenderedPageBreak/>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CD40EC">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lastRenderedPageBreak/>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w:t>
            </w:r>
            <w:r w:rsidRPr="00700CD0">
              <w:lastRenderedPageBreak/>
              <w:t xml:space="preserve">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lastRenderedPageBreak/>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69F9568C" w14:textId="110C0DE9" w:rsidR="00F9379A" w:rsidRPr="004E2AF6" w:rsidRDefault="00F9379A" w:rsidP="00CD40EC">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lastRenderedPageBreak/>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6" w:name="_Toc12364365"/>
      <w:bookmarkEnd w:id="1"/>
      <w:r>
        <w:lastRenderedPageBreak/>
        <w:t>Essay 1</w:t>
      </w:r>
      <w:r w:rsidR="00B131B2">
        <w:t>: Work Structures of FLOSS Projects</w:t>
      </w:r>
      <w:bookmarkEnd w:id="6"/>
    </w:p>
    <w:p w14:paraId="1997C0AB" w14:textId="103A973D" w:rsidR="0078285B" w:rsidRPr="00F7657D" w:rsidRDefault="0078285B" w:rsidP="000533DC">
      <w:pPr>
        <w:pStyle w:val="Heading2"/>
      </w:pPr>
      <w:bookmarkStart w:id="7" w:name="_Toc12364366"/>
      <w:r w:rsidRPr="00F7657D">
        <w:t>Abstract</w:t>
      </w:r>
      <w:bookmarkEnd w:id="7"/>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8" w:name="_Hlk516480427"/>
      <w:bookmarkStart w:id="9" w:name="_Toc12364367"/>
      <w:r w:rsidRPr="0078285B">
        <w:lastRenderedPageBreak/>
        <w:t>Introduction</w:t>
      </w:r>
      <w:bookmarkEnd w:id="9"/>
    </w:p>
    <w:bookmarkEnd w:id="8"/>
    <w:p w14:paraId="3E57BA29" w14:textId="22F89959" w:rsidR="0078285B" w:rsidRPr="0078285B" w:rsidRDefault="0078285B" w:rsidP="0078285B">
      <w:r w:rsidRPr="0078285B">
        <w:t xml:space="preserve">In the current digitally enabled collaborative environment, FLOSS projects have become ubiquitous. This model of development allows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w:t>
      </w:r>
      <w:r w:rsidRPr="0078285B">
        <w:lastRenderedPageBreak/>
        <w:t xml:space="preserve">development through a modular task design. The authors found evidence of this form of work 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w:t>
      </w:r>
      <w:r w:rsidRPr="0078285B">
        <w:lastRenderedPageBreak/>
        <w:t xml:space="preserve">examining whether satisfying the psychological needs at the level of contributors could be 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0" w:name="_Toc12364368"/>
      <w:r w:rsidRPr="0078285B">
        <w:t>Conceptual Development</w:t>
      </w:r>
      <w:bookmarkEnd w:id="10"/>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t>
      </w:r>
      <w:r w:rsidRPr="0078285B">
        <w:lastRenderedPageBreak/>
        <w:t xml:space="preserve">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1" w:name="_Toc12364369"/>
      <w:r w:rsidRPr="0078285B">
        <w:t>FLOSS Project Success</w:t>
      </w:r>
      <w:bookmarkEnd w:id="11"/>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lastRenderedPageBreak/>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2" w:name="_Toc12364370"/>
      <w:r w:rsidRPr="0078285B">
        <w:t>Nature of Task Work in FLOSS projects</w:t>
      </w:r>
      <w:bookmarkEnd w:id="12"/>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5"/>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3"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3"/>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4" w:name="_Toc12364371"/>
      <w:r w:rsidRPr="0078285B">
        <w:t>Organizational Ownership of FLOSS Projects</w:t>
      </w:r>
      <w:bookmarkEnd w:id="14"/>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5"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5"/>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6"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6"/>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6"/>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7"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7"/>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8" w:name="_Toc12364372"/>
      <w:r w:rsidRPr="00A655DD">
        <w:t>Construct Development</w:t>
      </w:r>
      <w:bookmarkEnd w:id="18"/>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19" w:name="_Toc12364373"/>
      <w:r w:rsidRPr="00A655DD">
        <w:t>Task</w:t>
      </w:r>
      <w:bookmarkEnd w:id="19"/>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0" w:name="_Toc12364374"/>
      <w:r w:rsidRPr="00A655DD">
        <w:t>Version and Development Release</w:t>
      </w:r>
      <w:bookmarkEnd w:id="20"/>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2  details the approach we used to operationalize versions using the GitHub project log data. </w:t>
      </w:r>
    </w:p>
    <w:p w14:paraId="19D5303A" w14:textId="09380B83" w:rsidR="00A655DD" w:rsidRPr="00A655DD" w:rsidRDefault="00A655DD" w:rsidP="000533DC">
      <w:pPr>
        <w:pStyle w:val="Heading3"/>
      </w:pPr>
      <w:bookmarkStart w:id="21" w:name="_Toc12364375"/>
      <w:r w:rsidRPr="00A655DD">
        <w:t>Degree of Superposition</w:t>
      </w:r>
      <w:bookmarkEnd w:id="21"/>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2"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2"/>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3" w:name="_Toc12364376"/>
      <w:r w:rsidRPr="003937B0">
        <w:t>Methodology</w:t>
      </w:r>
      <w:bookmarkEnd w:id="23"/>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4" w:name="_Toc12364377"/>
      <w:r w:rsidRPr="003937B0">
        <w:t>Data Collection</w:t>
      </w:r>
      <w:bookmarkEnd w:id="24"/>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5" w:name="_Toc12364378"/>
      <w:r w:rsidRPr="003937B0">
        <w:t>Measurement</w:t>
      </w:r>
      <w:bookmarkEnd w:id="25"/>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6" w:name="_Toc12364379"/>
      <w:r w:rsidRPr="003937B0">
        <w:t>Analysis</w:t>
      </w:r>
      <w:bookmarkEnd w:id="26"/>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7" w:name="_Toc12364380"/>
      <w:r w:rsidRPr="004E56C9">
        <w:t>Models and Results</w:t>
      </w:r>
      <w:bookmarkEnd w:id="27"/>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8"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8"/>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29"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29"/>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0" w:name="_Toc12364381"/>
      <w:r w:rsidRPr="004E56C9">
        <w:t>Hypothesis Linking the Degree of Superposition and Project Popularity</w:t>
      </w:r>
      <w:bookmarkEnd w:id="30"/>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7"/>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1" w:name="_Toc12364382"/>
      <w:r w:rsidRPr="004E56C9">
        <w:t>Hypothesis Linking Ownership and Project Popularity</w:t>
      </w:r>
      <w:bookmarkEnd w:id="31"/>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8"/>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2"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2"/>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3" w:name="_Toc12364383"/>
      <w:r w:rsidRPr="004E56C9">
        <w:t>Negative Binomial Regression Model</w:t>
      </w:r>
      <w:bookmarkEnd w:id="33"/>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4" w:name="_Toc12364384"/>
      <w:r w:rsidRPr="007B1ED8">
        <w:t>Supplementary Analyses for Robustness</w:t>
      </w:r>
      <w:bookmarkEnd w:id="34"/>
    </w:p>
    <w:p w14:paraId="0C50EAB1" w14:textId="08E257E7" w:rsidR="00487DA1" w:rsidRPr="00D875D4" w:rsidRDefault="00487DA1" w:rsidP="000533DC">
      <w:pPr>
        <w:pStyle w:val="Heading3"/>
      </w:pPr>
      <w:bookmarkStart w:id="35" w:name="_Toc12364385"/>
      <w:r>
        <w:t>Tests for Model Specification</w:t>
      </w:r>
      <w:bookmarkEnd w:id="35"/>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6" w:name="_Toc12364386"/>
      <w:r>
        <w:t>Test for the Dependent Variable – Survival Analysis</w:t>
      </w:r>
      <w:bookmarkEnd w:id="36"/>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7"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7"/>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8" w:name="_Toc12364387"/>
      <w:r>
        <w:t>Test for Nature and Treatment of Data – Falsification Test</w:t>
      </w:r>
      <w:bookmarkEnd w:id="38"/>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39"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39"/>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0" w:name="_Toc12364388"/>
      <w:r w:rsidRPr="00AF3C13">
        <w:t>Discussion and Contributions</w:t>
      </w:r>
      <w:bookmarkEnd w:id="40"/>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9"/>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1" w:name="_Toc12364389"/>
      <w:r w:rsidRPr="00AF3C13">
        <w:t>Implications</w:t>
      </w:r>
      <w:bookmarkEnd w:id="41"/>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2" w:name="_Toc12364390"/>
      <w:r w:rsidRPr="00AF3C13">
        <w:t>Limitations and Directions for Future Research</w:t>
      </w:r>
      <w:bookmarkEnd w:id="42"/>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bookmarkStart w:id="43" w:name="_GoBack"/>
      <w:bookmarkEnd w:id="43"/>
    </w:p>
    <w:p w14:paraId="1FEC2F74" w14:textId="76950130" w:rsidR="00BB5149" w:rsidRDefault="00BB5149" w:rsidP="000533DC">
      <w:pPr>
        <w:pStyle w:val="Heading1"/>
      </w:pPr>
      <w:bookmarkStart w:id="44" w:name="_Toc12364391"/>
      <w:r>
        <w:lastRenderedPageBreak/>
        <w:t>Essay 2</w:t>
      </w:r>
      <w:r w:rsidR="00BB2A8A">
        <w:t>: Team Composition and Governance</w:t>
      </w:r>
      <w:bookmarkEnd w:id="44"/>
    </w:p>
    <w:p w14:paraId="40B139EF" w14:textId="77777777" w:rsidR="00C64FE1" w:rsidRDefault="00C64FE1" w:rsidP="000533DC">
      <w:pPr>
        <w:pStyle w:val="Heading2"/>
      </w:pPr>
      <w:bookmarkStart w:id="45" w:name="_Toc12364392"/>
      <w:r>
        <w:t>Abstract</w:t>
      </w:r>
      <w:bookmarkEnd w:id="45"/>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36439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36439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36439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36439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36439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364398"/>
      <w:r>
        <w:t>Theory and Hypotheses</w:t>
      </w:r>
      <w:bookmarkEnd w:id="109"/>
    </w:p>
    <w:p w14:paraId="424B6F6C" w14:textId="501C3F6C" w:rsidR="008A5970" w:rsidRDefault="008A5970" w:rsidP="000533DC">
      <w:pPr>
        <w:pStyle w:val="Heading3"/>
      </w:pPr>
      <w:bookmarkStart w:id="110" w:name="_Toc1236439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36440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0"/>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1"/>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36440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36440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36440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2"/>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36440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36440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36440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36440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36440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36440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36441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36441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3"/>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364412"/>
      <w:r>
        <w:lastRenderedPageBreak/>
        <w:t>Essay 3</w:t>
      </w:r>
      <w:r w:rsidR="002A3B68">
        <w:t>: Community Ideologies</w:t>
      </w:r>
      <w:bookmarkEnd w:id="177"/>
    </w:p>
    <w:p w14:paraId="6A6AD37A" w14:textId="4D44EDC3" w:rsidR="00AF048A" w:rsidRDefault="00AF048A" w:rsidP="000533DC">
      <w:pPr>
        <w:pStyle w:val="Heading2"/>
      </w:pPr>
      <w:bookmarkStart w:id="178" w:name="_Toc12364413"/>
      <w:r>
        <w:t>Abstract</w:t>
      </w:r>
      <w:bookmarkEnd w:id="178"/>
    </w:p>
    <w:p w14:paraId="1F629A4B" w14:textId="6FD8D374" w:rsidR="00AF048A" w:rsidRDefault="00AF048A" w:rsidP="00AF048A">
      <w:pPr>
        <w:rPr>
          <w:lang w:val="en-GB"/>
        </w:rPr>
      </w:pPr>
      <w:r w:rsidRPr="00AF048A">
        <w:rPr>
          <w:lang w:val="en-GB"/>
        </w:rPr>
        <w:t>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Th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364414"/>
      <w:r>
        <w:rPr>
          <w:lang w:val="en-GB"/>
        </w:rPr>
        <w:t>Introduction</w:t>
      </w:r>
      <w:bookmarkEnd w:id="179"/>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w:t>
      </w:r>
      <w:r w:rsidRPr="00AF048A">
        <w:lastRenderedPageBreak/>
        <w:t xml:space="preserve">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w:t>
      </w:r>
      <w:r w:rsidRPr="00AF048A">
        <w:rPr>
          <w:rFonts w:eastAsia="MS Mincho"/>
        </w:rPr>
        <w:lastRenderedPageBreak/>
        <w:t xml:space="preserve">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w:t>
      </w:r>
      <w:r w:rsidRPr="00AF048A">
        <w:rPr>
          <w:rFonts w:eastAsia="MS Mincho"/>
        </w:rPr>
        <w:lastRenderedPageBreak/>
        <w:t xml:space="preserve">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364415"/>
      <w:r w:rsidRPr="00D7318A">
        <w:rPr>
          <w:lang w:val="en-IN"/>
        </w:rPr>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36441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w:t>
      </w:r>
      <w:r>
        <w:rPr>
          <w:lang w:val="en-IN"/>
        </w:rPr>
        <w:lastRenderedPageBreak/>
        <w:t xml:space="preserve">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w:t>
      </w:r>
      <w:r w:rsidRPr="004007E4">
        <w:lastRenderedPageBreak/>
        <w:t>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36441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w:t>
      </w:r>
      <w:r w:rsidRPr="009D162B">
        <w:lastRenderedPageBreak/>
        <w:t xml:space="preserve">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364418"/>
      <w:r w:rsidRPr="00D7318A">
        <w:rPr>
          <w:lang w:val="en-IN"/>
        </w:rPr>
        <w:t>Theory and Hypothesis</w:t>
      </w:r>
      <w:bookmarkEnd w:id="183"/>
    </w:p>
    <w:p w14:paraId="5E95A141" w14:textId="3C033B25" w:rsidR="00B17D27" w:rsidRPr="00927AB5" w:rsidRDefault="00B17D27" w:rsidP="00927AB5">
      <w:pPr>
        <w:rPr>
          <w:b/>
          <w:bCs/>
        </w:rPr>
      </w:pPr>
      <w:bookmarkStart w:id="184" w:name="_Toc1236441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lastRenderedPageBreak/>
        <w:t xml:space="preserve">The ideological difference between the restrictive and permissive types of licenses stems from their contrasting beliefs regarding the commercial appropriation of collaboratively developed 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w:t>
      </w:r>
      <w:r w:rsidRPr="00B17D27">
        <w:lastRenderedPageBreak/>
        <w:t xml:space="preserve">to extrinsically motivated individuals. Given this influence, projects that adopt restrictive 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77777777" w:rsidR="00B17D27" w:rsidRPr="00160B33" w:rsidRDefault="00B17D27" w:rsidP="00160B33">
      <w:pPr>
        <w:spacing w:line="360" w:lineRule="auto"/>
        <w:rPr>
          <w:i/>
          <w:iCs/>
          <w:shd w:val="clear" w:color="auto" w:fill="FFFFFF"/>
          <w:lang w:val="en-IN"/>
        </w:rPr>
      </w:pPr>
      <w:r w:rsidRPr="00160B33">
        <w:rPr>
          <w:i/>
          <w:iCs/>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36442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s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0458FE">
            <w:pPr>
              <w:pStyle w:val="ListParagraph"/>
              <w:numPr>
                <w:ilvl w:val="0"/>
                <w:numId w:val="14"/>
              </w:numPr>
              <w:spacing w:after="0" w:line="276"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0458FE">
            <w:pPr>
              <w:pStyle w:val="ListParagraph"/>
              <w:numPr>
                <w:ilvl w:val="0"/>
                <w:numId w:val="14"/>
              </w:numPr>
              <w:spacing w:after="0" w:line="276"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0458FE">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influence of superposition on popularity remains similar to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4"/>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C93B3E">
      <w:pPr>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36442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364422"/>
      <w:r>
        <w:t>Data Collection</w:t>
      </w:r>
      <w:bookmarkEnd w:id="189"/>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w:t>
      </w:r>
      <w:r>
        <w:lastRenderedPageBreak/>
        <w:t xml:space="preserve">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Cs w:val="22"/>
        </w:rPr>
      </w:pPr>
      <w:bookmarkStart w:id="190" w:name="_Toc1236442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w:t>
      </w:r>
      <w:r>
        <w:lastRenderedPageBreak/>
        <w:t xml:space="preserve">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w:t>
      </w:r>
      <w:r>
        <w:lastRenderedPageBreak/>
        <w:t xml:space="preserve">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w:t>
      </w:r>
      <w:r>
        <w:rPr>
          <w:rFonts w:cs="Times"/>
        </w:rPr>
        <w:lastRenderedPageBreak/>
        <w:t xml:space="preserve">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lastRenderedPageBreak/>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w:t>
      </w:r>
      <w:r w:rsidRPr="00C93B3E">
        <w:lastRenderedPageBreak/>
        <w:t xml:space="preserve">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36442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lastRenderedPageBreak/>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 xml:space="preserve">To study the effect of license choice on project survival, we adopt a probit model with endogenous regressors using the project inactivity flag </w:t>
      </w:r>
      <w:r w:rsidR="00361034">
        <w:lastRenderedPageBreak/>
        <w:t>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364425"/>
      <w:r>
        <w:t>Results and Discussion</w:t>
      </w:r>
      <w:bookmarkEnd w:id="196"/>
    </w:p>
    <w:p w14:paraId="710CD8DD" w14:textId="60EA1C18"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2SLS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46E6708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364426"/>
      <w:r>
        <w:t>Limitations</w:t>
      </w:r>
      <w:bookmarkEnd w:id="200"/>
    </w:p>
    <w:p w14:paraId="0292991E" w14:textId="6E90514B"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08246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36442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A87D4D7"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11D9B4CE"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6442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77777777" w:rsidR="003115CC" w:rsidRPr="003115CC" w:rsidRDefault="003115CC" w:rsidP="003115CC">
      <w:pPr>
        <w:pStyle w:val="ListParagraph"/>
        <w:numPr>
          <w:ilvl w:val="0"/>
          <w:numId w:val="18"/>
        </w:numPr>
      </w:pPr>
      <w:r w:rsidRPr="003115CC">
        <w:t>How does work structures influence the success of FLOSS projects?</w:t>
      </w:r>
    </w:p>
    <w:p w14:paraId="2F7E22DE" w14:textId="77777777" w:rsidR="003115CC" w:rsidRPr="003115CC" w:rsidRDefault="003115CC" w:rsidP="003115CC">
      <w:pPr>
        <w:pStyle w:val="ListParagraph"/>
        <w:numPr>
          <w:ilvl w:val="0"/>
          <w:numId w:val="18"/>
        </w:numPr>
        <w:spacing w:line="360" w:lineRule="auto"/>
      </w:pPr>
      <w:r w:rsidRPr="003115CC">
        <w:t>How does informal governance mechanisms that emerge in FLOSS teams influence the survival of FLOSS projects?</w:t>
      </w:r>
    </w:p>
    <w:p w14:paraId="5C1FA34F" w14:textId="1BBD5C55" w:rsidR="003115CC" w:rsidRDefault="003115CC" w:rsidP="0008246D">
      <w:pPr>
        <w:pStyle w:val="ListParagraph"/>
        <w:numPr>
          <w:ilvl w:val="0"/>
          <w:numId w:val="18"/>
        </w:numPr>
      </w:pPr>
      <w:r w:rsidRPr="003115CC">
        <w:t>How do ideological shifts transform the value creation mechanisms associated with FLOSS work structures?</w:t>
      </w:r>
    </w:p>
    <w:p w14:paraId="0BE5B8C7" w14:textId="6D2698BC"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55547A">
        <w:t>we</w:t>
      </w:r>
      <w:r w:rsidR="004C4614">
        <w:t xml:space="preserve"> </w:t>
      </w:r>
      <w:r w:rsidR="005D09ED">
        <w:t>highlight the difficulties in scaling</w:t>
      </w:r>
      <w:r w:rsidR="004C4614">
        <w:t xml:space="preserve"> the mechanisms operating at the individual level</w:t>
      </w:r>
      <w:r w:rsidR="00E767A7">
        <w:t xml:space="preserve"> (e.g. mechanisms associated with theories from Psychology) </w:t>
      </w:r>
      <w:r w:rsidR="004C4614">
        <w:t xml:space="preserve">to the team or project level. </w:t>
      </w:r>
      <w:r w:rsidR="00E767A7">
        <w:t xml:space="preserve">The </w:t>
      </w:r>
      <w:r w:rsidR="004C4614">
        <w:t>difficulties in scaling these mechanisms up to the project level manifest as boundary conditions describing the application of theories from one level of analysis to another</w:t>
      </w:r>
      <w:r w:rsidR="00E767A7">
        <w:t>, which this essay attempts to uncover</w:t>
      </w:r>
      <w:r w:rsidR="004C4614">
        <w:t xml:space="preserve">.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E767A7">
        <w:t xml:space="preserve">we find 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p>
    <w:p w14:paraId="2C483519" w14:textId="77777777" w:rsidR="00E80C39" w:rsidRDefault="00F857C4" w:rsidP="00E80C39">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lastRenderedPageBreak/>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E80C39" w:rsidRPr="0078285B">
        <w:t xml:space="preserve">Cognizance of these influences can </w:t>
      </w:r>
      <w:r w:rsidR="00E80C39">
        <w:t xml:space="preserve">help organizations </w:t>
      </w:r>
      <w:r w:rsidR="00E80C39" w:rsidRPr="0078285B">
        <w:t>establish the delicate balance between openness and control (</w:t>
      </w:r>
      <w:r w:rsidR="00E80C39" w:rsidRPr="0078285B">
        <w:fldChar w:fldCharType="begin" w:fldLock="1"/>
      </w:r>
      <w:r w:rsidR="00E80C3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E80C39" w:rsidRPr="0078285B">
        <w:fldChar w:fldCharType="separate"/>
      </w:r>
      <w:r w:rsidR="00E80C39" w:rsidRPr="0078285B">
        <w:rPr>
          <w:noProof/>
        </w:rPr>
        <w:t>Engeström 2007, Jarvenpaa and Lang 2011)</w:t>
      </w:r>
      <w:r w:rsidR="00E80C39" w:rsidRPr="0078285B">
        <w:fldChar w:fldCharType="end"/>
      </w:r>
      <w:r w:rsidR="00E80C39" w:rsidRPr="0078285B">
        <w:t xml:space="preserve">, which is an important antecedent to the success of FLOSS projects </w:t>
      </w:r>
      <w:r w:rsidR="00E80C39" w:rsidRPr="0078285B">
        <w:fldChar w:fldCharType="begin" w:fldLock="1"/>
      </w:r>
      <w:r w:rsidR="00E80C3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E80C39" w:rsidRPr="0078285B">
        <w:fldChar w:fldCharType="separate"/>
      </w:r>
      <w:r w:rsidR="00E80C39" w:rsidRPr="0078285B">
        <w:rPr>
          <w:noProof/>
        </w:rPr>
        <w:t>(Teigland et al. 2014)</w:t>
      </w:r>
      <w:r w:rsidR="00E80C39" w:rsidRPr="0078285B">
        <w:fldChar w:fldCharType="end"/>
      </w:r>
      <w:r w:rsidR="00E80C39" w:rsidRPr="0078285B">
        <w:t>.</w:t>
      </w:r>
    </w:p>
    <w:p w14:paraId="1BF1D0B0" w14:textId="7CBE5177" w:rsidR="00F857C4" w:rsidRDefault="00F857C4" w:rsidP="003A5623">
      <w:pPr>
        <w:rPr>
          <w:rFonts w:eastAsia="SimSun"/>
        </w:rPr>
      </w:pPr>
    </w:p>
    <w:p w14:paraId="52369D9B" w14:textId="1E52F752" w:rsidR="0066187D" w:rsidRDefault="00F857C4" w:rsidP="003A5623">
      <w:pPr>
        <w:rPr>
          <w:rFonts w:eastAsia="SimSun"/>
        </w:rPr>
      </w:pPr>
      <w:r>
        <w:t xml:space="preserve">The </w:t>
      </w:r>
      <w:r w:rsidR="00764531">
        <w:t xml:space="preserve">three </w:t>
      </w:r>
      <w:r>
        <w:t>essays attempts to</w:t>
      </w:r>
      <w:r w:rsidR="0066187D" w:rsidRPr="00AF3C13">
        <w:t xml:space="preserve"> advance the literature surrounding 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by enhancing our understanding of how organizational participation influences </w:t>
      </w:r>
      <w:r w:rsidR="0066187D">
        <w:t xml:space="preserve">value creation mechanisms associated with </w:t>
      </w:r>
      <w:r w:rsidR="0066187D" w:rsidRPr="00AF3C13">
        <w:t xml:space="preserve">FLOSS projects.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t xml:space="preserve">This dissertation </w:t>
      </w:r>
      <w:r w:rsidR="0066187D" w:rsidRPr="00AF3C13">
        <w:t>is one of the first to understand this trade-off in the realm of work structure</w:t>
      </w:r>
      <w:r>
        <w:t>s, informal governance mechanisms, and community ideologies of FLOSS</w:t>
      </w:r>
      <w:r w:rsidR="0066187D" w:rsidRPr="00AF3C13">
        <w:t>.</w:t>
      </w:r>
    </w:p>
    <w:p w14:paraId="4A86F234" w14:textId="166AFC86" w:rsidR="003A5623" w:rsidRDefault="003A5623" w:rsidP="003A5623">
      <w:r>
        <w:t>In summary, the three essays, viewing the issue of offshore sourcing through multiple theories and perspectives, contribute to the nascent but upcoming discipline of offshoring.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 examining the field of open source.</w:t>
      </w:r>
    </w:p>
    <w:p w14:paraId="796D4064" w14:textId="4E28C03C" w:rsidR="00440033" w:rsidRDefault="00440033" w:rsidP="000533DC">
      <w:pPr>
        <w:pStyle w:val="Heading2"/>
      </w:pPr>
      <w:bookmarkStart w:id="203" w:name="_Toc12364429"/>
      <w:r>
        <w:t>Future work</w:t>
      </w:r>
      <w:bookmarkEnd w:id="203"/>
    </w:p>
    <w:p w14:paraId="21F80991" w14:textId="70D91B5E" w:rsidR="00440033" w:rsidRDefault="00440033" w:rsidP="00440033">
      <w:r>
        <w:t xml:space="preserve">In the future, I plan to address the second part of my long-term research objective by contextualizing the value creation mechanisms unearthed in my dissertation to non-IS </w:t>
      </w:r>
      <w:r>
        <w:lastRenderedPageBreak/>
        <w:t xml:space="preserve">disciplines. By doing so, my goal is to allow non-IT organizations understand how they can successfully adopt the FLOSS approach to development. My hope is that this may in the future facilitate the emergence of OSS 3.0,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0F77D7E5" w:rsidR="00440033" w:rsidRDefault="00440033" w:rsidP="00440033">
      <w:r>
        <w:t xml:space="preserve">Regarding governance structures, my future work will attempt to build on the </w:t>
      </w:r>
      <w:r w:rsidR="00745089">
        <w:t>informal netw</w:t>
      </w:r>
      <w:r w:rsidR="00E740A7">
        <w:t>or</w:t>
      </w:r>
      <w:r w:rsidR="00745089">
        <w:t xml:space="preserve">k </w:t>
      </w:r>
      <w:r>
        <w:t>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lastRenderedPageBreak/>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e findings 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2E5D8E79" w:rsidR="00D42795" w:rsidRDefault="00D42795"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DB2AEA" w14:paraId="4B6C03D4" w14:textId="77777777" w:rsidTr="00160B33">
        <w:tc>
          <w:tcPr>
            <w:tcW w:w="9212" w:type="dxa"/>
          </w:tcPr>
          <w:p w14:paraId="62ED9C45" w14:textId="77777777" w:rsidR="00D42795" w:rsidRPr="00554D2C" w:rsidRDefault="00D42795" w:rsidP="00D42795">
            <w:pPr>
              <w:widowControl w:val="0"/>
              <w:autoSpaceDE w:val="0"/>
              <w:autoSpaceDN w:val="0"/>
              <w:adjustRightInd w:val="0"/>
              <w:spacing w:after="240" w:line="240" w:lineRule="auto"/>
              <w:rPr>
                <w:rFonts w:ascii="Garamond" w:hAnsi="Garamond" w:cs="Garamond"/>
                <w:color w:val="000000"/>
                <w:szCs w:val="22"/>
                <w:lang w:val="fr-FR"/>
              </w:rPr>
            </w:pPr>
            <w:r w:rsidRPr="00554D2C">
              <w:rPr>
                <w:rFonts w:ascii="Garamond" w:eastAsia="Trebuchet MS" w:hAnsi="Garamond"/>
                <w:b/>
                <w:szCs w:val="22"/>
                <w:lang w:val="fr-FR"/>
              </w:rPr>
              <w:t>Titre :</w:t>
            </w:r>
            <w:r w:rsidRPr="00554D2C">
              <w:rPr>
                <w:rFonts w:ascii="Garamond" w:eastAsia="Trebuchet MS" w:hAnsi="Garamond"/>
                <w:szCs w:val="22"/>
                <w:lang w:val="fr-FR"/>
              </w:rPr>
              <w:t xml:space="preserve"> </w:t>
            </w:r>
            <w:r w:rsidRPr="002F28EC">
              <w:rPr>
                <w:rFonts w:ascii="Garamond" w:hAnsi="Garamond"/>
                <w:b/>
                <w:szCs w:val="22"/>
                <w:lang w:val="fr-FR"/>
              </w:rPr>
              <w:t xml:space="preserve">Quand l’ambiguïté devient-elle favorable ? Une approche expérimentale et théorique des multiples procès de catégorisation dans les marchés </w:t>
            </w:r>
          </w:p>
          <w:p w14:paraId="62BF07B3" w14:textId="0F9F6615" w:rsidR="00D42795" w:rsidRPr="00D42795" w:rsidRDefault="00D42795" w:rsidP="00D42795">
            <w:pPr>
              <w:spacing w:line="240" w:lineRule="auto"/>
              <w:rPr>
                <w:rFonts w:ascii="Garamond" w:hAnsi="Garamond"/>
                <w:szCs w:val="22"/>
                <w:lang w:val="fr-FR"/>
              </w:rPr>
            </w:pPr>
            <w:r w:rsidRPr="00554D2C">
              <w:rPr>
                <w:rFonts w:ascii="Garamond" w:eastAsia="Trebuchet MS" w:hAnsi="Garamond"/>
                <w:b/>
                <w:szCs w:val="22"/>
                <w:lang w:val="fr-FR"/>
              </w:rPr>
              <w:t>Mots clés :</w:t>
            </w:r>
            <w:r w:rsidRPr="00554D2C">
              <w:rPr>
                <w:rFonts w:ascii="Garamond" w:eastAsia="Trebuchet MS" w:hAnsi="Garamond"/>
                <w:szCs w:val="22"/>
                <w:lang w:val="fr-FR"/>
              </w:rPr>
              <w:t xml:space="preserve"> </w:t>
            </w:r>
            <w:r w:rsidRPr="002F28EC">
              <w:rPr>
                <w:rFonts w:ascii="Garamond" w:hAnsi="Garamond"/>
                <w:szCs w:val="22"/>
                <w:lang w:val="fr-FR"/>
              </w:rPr>
              <w:t>Procès de catégorisation, mécanisme cognitif, évaluation, performance, méthodes expérimental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2"/>
              <w:gridCol w:w="4424"/>
            </w:tblGrid>
            <w:tr w:rsidR="00D42795" w:rsidRPr="002F28EC" w14:paraId="4C79E5CB" w14:textId="77777777" w:rsidTr="00160B33">
              <w:tc>
                <w:tcPr>
                  <w:tcW w:w="4490" w:type="dxa"/>
                </w:tcPr>
                <w:p w14:paraId="55973ED5" w14:textId="77777777" w:rsidR="00D42795" w:rsidRPr="00554D2C" w:rsidRDefault="00D42795" w:rsidP="00D42795">
                  <w:pPr>
                    <w:spacing w:line="240" w:lineRule="auto"/>
                    <w:rPr>
                      <w:rFonts w:ascii="Garamond" w:hAnsi="Garamond" w:cs="Garamond"/>
                      <w:color w:val="000000"/>
                      <w:szCs w:val="22"/>
                      <w:lang w:val="fr-FR"/>
                    </w:rPr>
                  </w:pPr>
                  <w:r w:rsidRPr="00554D2C">
                    <w:rPr>
                      <w:rFonts w:ascii="Garamond" w:hAnsi="Garamond" w:cs="Garamond"/>
                      <w:b/>
                      <w:color w:val="000000"/>
                      <w:szCs w:val="22"/>
                      <w:lang w:val="fr-FR"/>
                    </w:rPr>
                    <w:t>Résumé.</w:t>
                  </w:r>
                  <w:r w:rsidRPr="00554D2C">
                    <w:rPr>
                      <w:rFonts w:ascii="Garamond" w:hAnsi="Garamond" w:cs="Garamond"/>
                      <w:color w:val="000000"/>
                      <w:szCs w:val="22"/>
                      <w:lang w:val="fr-FR"/>
                    </w:rPr>
                    <w:t xml:space="preserve"> Cette thèse étudie les différents procès de catégorisation (catégorisation fondée sur un prototype, une finalité ou une analogie) et les mécanismes cognitifs associés (tendance centrale, combinaison conceptuelle et raisonnement analogique) que les publics utilisent dans les marchés quand ils évaluent une entité ambiguë. D’une part, la recherche a montré que les produits ambigus sont dévalorisés parce que les publics </w:t>
                  </w:r>
                  <w:r w:rsidRPr="00554D2C">
                    <w:rPr>
                      <w:rFonts w:ascii="Garamond" w:hAnsi="Garamond" w:cs="Garamond"/>
                      <w:color w:val="000000"/>
                      <w:szCs w:val="22"/>
                      <w:lang w:val="fr-FR"/>
                    </w:rPr>
                    <w:lastRenderedPageBreak/>
                    <w:t xml:space="preserve">deviennent confus par ce que ces produits permettent de faire (ambiguïté cognitive). D’autre part, la recherche a montré que les organisations avec un positionnement de marché ambigu sont également dépréciées car les publics ne savent pas ce qu’elles sont (ambiguïté liée à l’identité de ces dernières), et la manière dont elles peuvent répondre à plusieurs tâches en même temps (ambiguïté liée aux compétences de ces dernières). </w:t>
                  </w:r>
                </w:p>
                <w:p w14:paraId="2652654B" w14:textId="77777777" w:rsidR="00D42795" w:rsidRPr="00554D2C" w:rsidRDefault="00D42795" w:rsidP="00D42795">
                  <w:pPr>
                    <w:spacing w:line="240" w:lineRule="auto"/>
                    <w:rPr>
                      <w:rFonts w:ascii="Times New Roman" w:hAnsi="Times New Roman"/>
                      <w:szCs w:val="22"/>
                      <w:lang w:val="pt-BR"/>
                    </w:rPr>
                  </w:pPr>
                </w:p>
              </w:tc>
              <w:tc>
                <w:tcPr>
                  <w:tcW w:w="4491" w:type="dxa"/>
                </w:tcPr>
                <w:p w14:paraId="4204C803" w14:textId="77777777" w:rsidR="00D42795" w:rsidRPr="00554D2C" w:rsidRDefault="00D42795" w:rsidP="00D42795">
                  <w:pPr>
                    <w:spacing w:line="240" w:lineRule="auto"/>
                    <w:rPr>
                      <w:rFonts w:ascii="Times New Roman" w:hAnsi="Times New Roman"/>
                      <w:szCs w:val="22"/>
                      <w:lang w:val="pt-BR"/>
                    </w:rPr>
                  </w:pPr>
                  <w:r w:rsidRPr="00554D2C">
                    <w:rPr>
                      <w:rFonts w:ascii="Garamond" w:hAnsi="Garamond" w:cs="Garamond"/>
                      <w:color w:val="000000"/>
                      <w:szCs w:val="22"/>
                      <w:lang w:val="fr-FR"/>
                    </w:rPr>
                    <w:lastRenderedPageBreak/>
                    <w:t xml:space="preserve">Cette thèse met en perspective ces résultats en étudiant comment différents procès de catégorisation et mécanismes cognitifs associés ont une influence sur (i) l’évaluation des produits ambigus (ii) l’évaluation de la performance des organisations avec un positionnement de marché ambigu, et (iii) les stratégies de différentiation des entreprises. De manière plus générale, mon travail contribue à la littérature existante en théorie des </w:t>
                  </w:r>
                  <w:r w:rsidRPr="00554D2C">
                    <w:rPr>
                      <w:rFonts w:ascii="Garamond" w:hAnsi="Garamond" w:cs="Garamond"/>
                      <w:color w:val="000000"/>
                      <w:szCs w:val="22"/>
                      <w:lang w:val="fr-FR"/>
                    </w:rPr>
                    <w:lastRenderedPageBreak/>
                    <w:t>organisations et en stratégie. Dans le premier cas, mon travail contribue aux travaux en « economic sociology », mais aussi ceux sur les procès de catégorisation ou encore ceux sur les organisations hybrides. Concernant la littérature en stratégie, mon travail contribue sur les sujets liés à « optimal distinctiveness », la manière dont les agents attribuent la valeur d’un point de vue cognitif ou encore les stratégies de différentiation des entreprises.</w:t>
                  </w:r>
                </w:p>
              </w:tc>
            </w:tr>
          </w:tbl>
          <w:p w14:paraId="7B717A41" w14:textId="77777777" w:rsidR="00D42795" w:rsidRPr="00DB2AEA" w:rsidRDefault="00D42795" w:rsidP="00160B33">
            <w:pPr>
              <w:spacing w:before="220" w:after="220"/>
              <w:rPr>
                <w:rFonts w:ascii="Times New Roman" w:eastAsia="Trebuchet MS" w:hAnsi="Times New Roman"/>
                <w:lang w:val="pt-BR"/>
              </w:rPr>
            </w:pPr>
          </w:p>
        </w:tc>
      </w:tr>
    </w:tbl>
    <w:p w14:paraId="562F8EB9" w14:textId="79833615" w:rsidR="00D42795" w:rsidRPr="00D42795" w:rsidRDefault="00D42795" w:rsidP="00046793">
      <w:pPr>
        <w:rPr>
          <w:lang w:val="pt-BR"/>
        </w:rPr>
      </w:pPr>
    </w:p>
    <w:p w14:paraId="39BEAC87" w14:textId="77777777" w:rsidR="00D42795" w:rsidRPr="00D42795" w:rsidRDefault="00D42795" w:rsidP="00046793">
      <w:pPr>
        <w:rPr>
          <w:b/>
          <w:bCs/>
          <w:lang w:val="fr-FR"/>
        </w:rPr>
      </w:pPr>
    </w:p>
    <w:p w14:paraId="0249BB5F" w14:textId="77777777" w:rsidR="00046793" w:rsidRPr="00D42795" w:rsidRDefault="00046793" w:rsidP="00440033">
      <w:pPr>
        <w:rPr>
          <w:lang w:val="fr-FR"/>
        </w:rPr>
      </w:pPr>
    </w:p>
    <w:sectPr w:rsidR="00046793" w:rsidRPr="00D42795"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D166B2" w14:textId="77777777" w:rsidR="007D0266" w:rsidRDefault="007D0266" w:rsidP="0078285B">
      <w:r>
        <w:separator/>
      </w:r>
    </w:p>
  </w:endnote>
  <w:endnote w:type="continuationSeparator" w:id="0">
    <w:p w14:paraId="46443A80" w14:textId="77777777" w:rsidR="007D0266" w:rsidRDefault="007D0266"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5F2D" w:rsidRDefault="003A5F2D">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5F2D" w:rsidRDefault="003A5F2D">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D370BB" w14:textId="77777777" w:rsidR="007D0266" w:rsidRDefault="007D0266" w:rsidP="0078285B">
      <w:r>
        <w:separator/>
      </w:r>
    </w:p>
  </w:footnote>
  <w:footnote w:type="continuationSeparator" w:id="0">
    <w:p w14:paraId="50CDA7BC" w14:textId="77777777" w:rsidR="007D0266" w:rsidRDefault="007D0266" w:rsidP="0078285B">
      <w:r>
        <w:continuationSeparator/>
      </w:r>
    </w:p>
  </w:footnote>
  <w:footnote w:id="1">
    <w:p w14:paraId="0EEBF138" w14:textId="6AD4194B" w:rsidR="003A5F2D" w:rsidRPr="00586BDE" w:rsidRDefault="003A5F2D"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3A5F2D" w:rsidRPr="0064192A" w:rsidRDefault="003A5F2D"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6F7771DD" w14:textId="2BA906C2" w:rsidR="003A5F2D" w:rsidRPr="00C21177" w:rsidRDefault="003A5F2D"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4">
    <w:p w14:paraId="2C64C24E" w14:textId="04D0FA96" w:rsidR="003A5F2D" w:rsidRPr="00324FA6" w:rsidRDefault="003A5F2D"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5">
    <w:p w14:paraId="2C1AF015" w14:textId="77777777" w:rsidR="003A5F2D" w:rsidRPr="00C132ED" w:rsidRDefault="003A5F2D"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D6C073A" w14:textId="77777777" w:rsidR="003A5F2D" w:rsidRDefault="003A5F2D"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7">
    <w:p w14:paraId="2C53724E" w14:textId="77777777" w:rsidR="003A5F2D" w:rsidRPr="0019773D" w:rsidRDefault="003A5F2D"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8">
    <w:p w14:paraId="1854F214" w14:textId="350DCB5A" w:rsidR="003A5F2D" w:rsidRPr="0019773D" w:rsidRDefault="003A5F2D"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3A5F2D" w:rsidRPr="0019773D" w:rsidRDefault="003A5F2D"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5F2D" w:rsidRPr="0019773D" w:rsidRDefault="003A5F2D" w:rsidP="00AF3C13">
      <w:pPr>
        <w:pStyle w:val="NoSpacing"/>
        <w:spacing w:after="0" w:line="276" w:lineRule="auto"/>
        <w:rPr>
          <w:b w:val="0"/>
          <w:sz w:val="18"/>
          <w:szCs w:val="18"/>
        </w:rPr>
      </w:pPr>
      <w:r w:rsidRPr="0019773D">
        <w:rPr>
          <w:b w:val="0"/>
          <w:sz w:val="18"/>
          <w:szCs w:val="18"/>
        </w:rPr>
        <w:t>where</w:t>
      </w:r>
    </w:p>
    <w:p w14:paraId="2F5762CE" w14:textId="77777777" w:rsidR="003A5F2D" w:rsidRPr="0019773D" w:rsidRDefault="003A5F2D"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5F2D" w:rsidRPr="0019773D" w:rsidRDefault="003A5F2D"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5F2D" w:rsidRPr="00A345FC" w:rsidRDefault="003A5F2D"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9">
    <w:p w14:paraId="3607A2EC" w14:textId="77777777" w:rsidR="003A5F2D" w:rsidRDefault="003A5F2D"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5F2D" w:rsidRPr="001C0DA1" w:rsidRDefault="003A5F2D"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0">
    <w:p w14:paraId="453FDE9E" w14:textId="77777777" w:rsidR="003A5F2D" w:rsidRPr="00691C80" w:rsidRDefault="003A5F2D"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1">
    <w:p w14:paraId="3E4C279E" w14:textId="77777777" w:rsidR="003A5F2D" w:rsidRPr="0040541A" w:rsidRDefault="003A5F2D"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2">
    <w:p w14:paraId="7102B6C6" w14:textId="77777777" w:rsidR="003A5F2D" w:rsidRPr="00793F8C" w:rsidRDefault="003A5F2D"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3">
    <w:p w14:paraId="669A1616" w14:textId="77777777" w:rsidR="003A5F2D" w:rsidRPr="00294EDC" w:rsidRDefault="003A5F2D"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4">
    <w:p w14:paraId="5F8B7240" w14:textId="77777777" w:rsidR="003A5F2D" w:rsidRPr="009B555F" w:rsidRDefault="003A5F2D"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24312"/>
    <w:rsid w:val="000310AE"/>
    <w:rsid w:val="0003137C"/>
    <w:rsid w:val="000458FE"/>
    <w:rsid w:val="00046793"/>
    <w:rsid w:val="00050114"/>
    <w:rsid w:val="00052107"/>
    <w:rsid w:val="00052AC1"/>
    <w:rsid w:val="000533DC"/>
    <w:rsid w:val="00053F35"/>
    <w:rsid w:val="000662E3"/>
    <w:rsid w:val="00070C72"/>
    <w:rsid w:val="00073FDB"/>
    <w:rsid w:val="00077010"/>
    <w:rsid w:val="000822D1"/>
    <w:rsid w:val="0008246D"/>
    <w:rsid w:val="000825A2"/>
    <w:rsid w:val="000906F5"/>
    <w:rsid w:val="000938D5"/>
    <w:rsid w:val="00096D11"/>
    <w:rsid w:val="000A1BB4"/>
    <w:rsid w:val="000D57BF"/>
    <w:rsid w:val="000E75E9"/>
    <w:rsid w:val="000F16F5"/>
    <w:rsid w:val="000F514B"/>
    <w:rsid w:val="000F55D3"/>
    <w:rsid w:val="001002AA"/>
    <w:rsid w:val="0010083A"/>
    <w:rsid w:val="00107006"/>
    <w:rsid w:val="00107C9B"/>
    <w:rsid w:val="00116B1E"/>
    <w:rsid w:val="00116B38"/>
    <w:rsid w:val="00121679"/>
    <w:rsid w:val="00122151"/>
    <w:rsid w:val="001266FD"/>
    <w:rsid w:val="001428D7"/>
    <w:rsid w:val="00147698"/>
    <w:rsid w:val="00160B33"/>
    <w:rsid w:val="00164AF2"/>
    <w:rsid w:val="001666A1"/>
    <w:rsid w:val="00166A3B"/>
    <w:rsid w:val="001744F4"/>
    <w:rsid w:val="00174D4C"/>
    <w:rsid w:val="001759AB"/>
    <w:rsid w:val="00190220"/>
    <w:rsid w:val="00195946"/>
    <w:rsid w:val="001A2B10"/>
    <w:rsid w:val="001A5A4E"/>
    <w:rsid w:val="001A747C"/>
    <w:rsid w:val="001B1AE4"/>
    <w:rsid w:val="001D2BD3"/>
    <w:rsid w:val="001D2FCA"/>
    <w:rsid w:val="001D6715"/>
    <w:rsid w:val="001D6BEB"/>
    <w:rsid w:val="001E1E99"/>
    <w:rsid w:val="001E5268"/>
    <w:rsid w:val="001F4F56"/>
    <w:rsid w:val="00202D25"/>
    <w:rsid w:val="00203165"/>
    <w:rsid w:val="00206C71"/>
    <w:rsid w:val="00211119"/>
    <w:rsid w:val="00212962"/>
    <w:rsid w:val="002150A7"/>
    <w:rsid w:val="002223D4"/>
    <w:rsid w:val="0022625A"/>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E2536"/>
    <w:rsid w:val="002F0250"/>
    <w:rsid w:val="003001A3"/>
    <w:rsid w:val="00301A37"/>
    <w:rsid w:val="0030327B"/>
    <w:rsid w:val="0030650A"/>
    <w:rsid w:val="003070A9"/>
    <w:rsid w:val="003115CC"/>
    <w:rsid w:val="00313B44"/>
    <w:rsid w:val="00315746"/>
    <w:rsid w:val="00317E08"/>
    <w:rsid w:val="00320121"/>
    <w:rsid w:val="00324FA6"/>
    <w:rsid w:val="003265C0"/>
    <w:rsid w:val="00327755"/>
    <w:rsid w:val="00334570"/>
    <w:rsid w:val="003364EA"/>
    <w:rsid w:val="0034691C"/>
    <w:rsid w:val="0035079D"/>
    <w:rsid w:val="00356F98"/>
    <w:rsid w:val="00361034"/>
    <w:rsid w:val="00370851"/>
    <w:rsid w:val="003755A5"/>
    <w:rsid w:val="00377F57"/>
    <w:rsid w:val="00384A76"/>
    <w:rsid w:val="00384CFB"/>
    <w:rsid w:val="0038678F"/>
    <w:rsid w:val="003937B0"/>
    <w:rsid w:val="003A369A"/>
    <w:rsid w:val="003A408B"/>
    <w:rsid w:val="003A4C23"/>
    <w:rsid w:val="003A5623"/>
    <w:rsid w:val="003A5F2D"/>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541A"/>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2A91"/>
    <w:rsid w:val="004A38C9"/>
    <w:rsid w:val="004A4B59"/>
    <w:rsid w:val="004A6593"/>
    <w:rsid w:val="004B30CC"/>
    <w:rsid w:val="004B60B8"/>
    <w:rsid w:val="004C0517"/>
    <w:rsid w:val="004C2DDF"/>
    <w:rsid w:val="004C4614"/>
    <w:rsid w:val="004D194B"/>
    <w:rsid w:val="004D1CA8"/>
    <w:rsid w:val="004D7FB5"/>
    <w:rsid w:val="004E2AF6"/>
    <w:rsid w:val="004E56C9"/>
    <w:rsid w:val="004E6014"/>
    <w:rsid w:val="004F1AAA"/>
    <w:rsid w:val="004F2050"/>
    <w:rsid w:val="004F3DA9"/>
    <w:rsid w:val="004F64AA"/>
    <w:rsid w:val="004F7D28"/>
    <w:rsid w:val="005048CB"/>
    <w:rsid w:val="0051178C"/>
    <w:rsid w:val="005157DD"/>
    <w:rsid w:val="00516787"/>
    <w:rsid w:val="005205E0"/>
    <w:rsid w:val="00520BD7"/>
    <w:rsid w:val="00521B9B"/>
    <w:rsid w:val="00521FCE"/>
    <w:rsid w:val="00523439"/>
    <w:rsid w:val="005242A9"/>
    <w:rsid w:val="005270A0"/>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6BDE"/>
    <w:rsid w:val="0058743F"/>
    <w:rsid w:val="005932C7"/>
    <w:rsid w:val="0059349A"/>
    <w:rsid w:val="00593F81"/>
    <w:rsid w:val="00594A3C"/>
    <w:rsid w:val="005A00B6"/>
    <w:rsid w:val="005A0D0F"/>
    <w:rsid w:val="005B10FB"/>
    <w:rsid w:val="005B1B02"/>
    <w:rsid w:val="005C4F23"/>
    <w:rsid w:val="005D09ED"/>
    <w:rsid w:val="005D2D07"/>
    <w:rsid w:val="005D41F7"/>
    <w:rsid w:val="005D4EEA"/>
    <w:rsid w:val="005D6C3E"/>
    <w:rsid w:val="005E0367"/>
    <w:rsid w:val="005E09A0"/>
    <w:rsid w:val="005E2ABD"/>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A47"/>
    <w:rsid w:val="0066187D"/>
    <w:rsid w:val="00662469"/>
    <w:rsid w:val="00670FCF"/>
    <w:rsid w:val="006806F7"/>
    <w:rsid w:val="006866FF"/>
    <w:rsid w:val="00691C80"/>
    <w:rsid w:val="00694565"/>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7A5B"/>
    <w:rsid w:val="00710E39"/>
    <w:rsid w:val="007114FE"/>
    <w:rsid w:val="00714D28"/>
    <w:rsid w:val="00715460"/>
    <w:rsid w:val="007203BD"/>
    <w:rsid w:val="0074151B"/>
    <w:rsid w:val="00744905"/>
    <w:rsid w:val="00745089"/>
    <w:rsid w:val="00745B19"/>
    <w:rsid w:val="007529A1"/>
    <w:rsid w:val="00755B87"/>
    <w:rsid w:val="00757FB2"/>
    <w:rsid w:val="00760C1D"/>
    <w:rsid w:val="00764531"/>
    <w:rsid w:val="00764D1C"/>
    <w:rsid w:val="0078285B"/>
    <w:rsid w:val="00784152"/>
    <w:rsid w:val="00784CCF"/>
    <w:rsid w:val="00790D73"/>
    <w:rsid w:val="00792D08"/>
    <w:rsid w:val="00793F8C"/>
    <w:rsid w:val="007A27CD"/>
    <w:rsid w:val="007A38C4"/>
    <w:rsid w:val="007A418D"/>
    <w:rsid w:val="007B41B0"/>
    <w:rsid w:val="007B53F0"/>
    <w:rsid w:val="007B70BA"/>
    <w:rsid w:val="007B7AE7"/>
    <w:rsid w:val="007C4037"/>
    <w:rsid w:val="007C656E"/>
    <w:rsid w:val="007C6B9B"/>
    <w:rsid w:val="007D0266"/>
    <w:rsid w:val="007F1CFC"/>
    <w:rsid w:val="007F26E3"/>
    <w:rsid w:val="007F4C8E"/>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3BC"/>
    <w:rsid w:val="008644FB"/>
    <w:rsid w:val="00864F75"/>
    <w:rsid w:val="008718F4"/>
    <w:rsid w:val="00873606"/>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4608"/>
    <w:rsid w:val="00913F85"/>
    <w:rsid w:val="0091556A"/>
    <w:rsid w:val="00915E03"/>
    <w:rsid w:val="0092505D"/>
    <w:rsid w:val="00925A6D"/>
    <w:rsid w:val="00927AB5"/>
    <w:rsid w:val="00930B89"/>
    <w:rsid w:val="00941EF8"/>
    <w:rsid w:val="0094460D"/>
    <w:rsid w:val="009446D8"/>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0CB"/>
    <w:rsid w:val="00A6261B"/>
    <w:rsid w:val="00A655DD"/>
    <w:rsid w:val="00A70F10"/>
    <w:rsid w:val="00A77FB4"/>
    <w:rsid w:val="00A96B2D"/>
    <w:rsid w:val="00AB5CF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A7992"/>
    <w:rsid w:val="00BB172B"/>
    <w:rsid w:val="00BB2A8A"/>
    <w:rsid w:val="00BB5149"/>
    <w:rsid w:val="00BC4419"/>
    <w:rsid w:val="00BC6521"/>
    <w:rsid w:val="00BD1413"/>
    <w:rsid w:val="00BD52D4"/>
    <w:rsid w:val="00BE1C2C"/>
    <w:rsid w:val="00BF2C9B"/>
    <w:rsid w:val="00BF3F32"/>
    <w:rsid w:val="00BF76C0"/>
    <w:rsid w:val="00BF7F29"/>
    <w:rsid w:val="00C10A3B"/>
    <w:rsid w:val="00C17468"/>
    <w:rsid w:val="00C21177"/>
    <w:rsid w:val="00C272D6"/>
    <w:rsid w:val="00C34CC0"/>
    <w:rsid w:val="00C35DE0"/>
    <w:rsid w:val="00C3760C"/>
    <w:rsid w:val="00C40FB1"/>
    <w:rsid w:val="00C41B70"/>
    <w:rsid w:val="00C43A79"/>
    <w:rsid w:val="00C4437B"/>
    <w:rsid w:val="00C64FE1"/>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2637"/>
    <w:rsid w:val="00D42795"/>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272F"/>
    <w:rsid w:val="00DB65F5"/>
    <w:rsid w:val="00DB7165"/>
    <w:rsid w:val="00DC25D2"/>
    <w:rsid w:val="00DC5A78"/>
    <w:rsid w:val="00DD4DB5"/>
    <w:rsid w:val="00DD5B47"/>
    <w:rsid w:val="00DE1382"/>
    <w:rsid w:val="00DE1B85"/>
    <w:rsid w:val="00DE20CA"/>
    <w:rsid w:val="00E01807"/>
    <w:rsid w:val="00E029EB"/>
    <w:rsid w:val="00E04979"/>
    <w:rsid w:val="00E1704C"/>
    <w:rsid w:val="00E2216C"/>
    <w:rsid w:val="00E33736"/>
    <w:rsid w:val="00E44FB9"/>
    <w:rsid w:val="00E528B2"/>
    <w:rsid w:val="00E6092B"/>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D21C1"/>
    <w:rsid w:val="00ED6F28"/>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FC5"/>
    <w:rsid w:val="00FA2832"/>
    <w:rsid w:val="00FB62C6"/>
    <w:rsid w:val="00FC1145"/>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71F988-5DDA-49AE-A05A-CF9BB5F59E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5</TotalTime>
  <Pages>155</Pages>
  <Words>301486</Words>
  <Characters>1718472</Characters>
  <Application>Microsoft Office Word</Application>
  <DocSecurity>0</DocSecurity>
  <Lines>14320</Lines>
  <Paragraphs>4031</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5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162</cp:revision>
  <cp:lastPrinted>2007-01-24T08:32:00Z</cp:lastPrinted>
  <dcterms:created xsi:type="dcterms:W3CDTF">2019-06-20T17:48:00Z</dcterms:created>
  <dcterms:modified xsi:type="dcterms:W3CDTF">2019-06-25T21:43: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